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FE5671">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FE5671">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FE5671">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FE5671">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FE5671">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FE5671">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FE5671">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FE5671">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FE5671">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FE5671">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FE5671">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FE5671">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FE5671">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FE5671">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FE5671">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FE5671">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FE5671">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FE5671">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FE5671">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FE5671">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FE5671">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FE5671">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FE5671">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FE5671">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FE5671">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FE5671">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FE5671">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FE5671">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FE5671">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FE5671">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FE5671">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FE5671">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FE5671">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FE5671">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FE5671">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FE5671">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FE5671">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FE5671">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FE5671">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FE5671">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FE5671"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ADAB35F" w:rsidR="00E57157" w:rsidRPr="001D337F"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429B1AC9" w14:textId="2EC09E48" w:rsidR="00B14BFE" w:rsidRDefault="00F7530A" w:rsidP="00A21CF0">
      <w:pPr>
        <w:pStyle w:val="2"/>
        <w:ind w:right="240"/>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Start w:id="47" w:name="_Toc20152099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rFonts w:hint="eastAsia"/>
        </w:rPr>
        <w:t>資料前處理</w:t>
      </w:r>
      <w:bookmarkEnd w:id="47"/>
    </w:p>
    <w:p w14:paraId="479C8BD5" w14:textId="77777777" w:rsidR="00C55102" w:rsidRDefault="00CB19DD" w:rsidP="00B120A2">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120A2">
        <w:rPr>
          <w:rFonts w:hint="eastAsia"/>
        </w:rPr>
        <w:t>。</w:t>
      </w:r>
    </w:p>
    <w:p w14:paraId="45AA835E" w14:textId="3D3C2678" w:rsidR="00150789" w:rsidRDefault="00C55102" w:rsidP="00B120A2">
      <w:pPr>
        <w:ind w:left="240" w:right="240" w:firstLine="480"/>
      </w:pPr>
      <w:r>
        <w:rPr>
          <w:rFonts w:hint="eastAsia"/>
        </w:rPr>
        <w:t xml:space="preserve"> </w:t>
      </w:r>
      <w:r w:rsidR="00150789" w:rsidRPr="00150789">
        <w:rPr>
          <w:rFonts w:hint="eastAsia"/>
        </w:rPr>
        <w:t>隨著大數據技術的興起，資料前處理面臨更複雜的挑戰。</w:t>
      </w:r>
      <w:proofErr w:type="spellStart"/>
      <w:r w:rsidR="00150789" w:rsidRPr="00150789">
        <w:rPr>
          <w:rFonts w:hint="eastAsia"/>
        </w:rPr>
        <w:t>Garc</w:t>
      </w:r>
      <w:proofErr w:type="spellEnd"/>
      <w:r w:rsidR="00150789" w:rsidRPr="00150789">
        <w:rPr>
          <w:rFonts w:hint="eastAsia"/>
        </w:rPr>
        <w:t>í</w:t>
      </w:r>
      <w:r w:rsidR="00150789" w:rsidRPr="00150789">
        <w:rPr>
          <w:rFonts w:hint="eastAsia"/>
        </w:rPr>
        <w:t>a</w:t>
      </w:r>
      <w:r w:rsidR="00150789" w:rsidRPr="00150789">
        <w:rPr>
          <w:rFonts w:hint="eastAsia"/>
        </w:rPr>
        <w:t>等人（</w:t>
      </w:r>
      <w:r w:rsidR="00150789" w:rsidRPr="00150789">
        <w:rPr>
          <w:rFonts w:hint="eastAsia"/>
        </w:rPr>
        <w:t>2016</w:t>
      </w:r>
      <w:r w:rsidR="00150789" w:rsidRPr="00150789">
        <w:rPr>
          <w:rFonts w:hint="eastAsia"/>
        </w:rPr>
        <w:t>）針對大數據環境中的資料前處理技術進行了全面性的回顧，強調資料前處理是知識發掘流程（</w:t>
      </w:r>
      <w:r w:rsidR="00150789" w:rsidRPr="00150789">
        <w:rPr>
          <w:rFonts w:hint="eastAsia"/>
        </w:rPr>
        <w:t>Knowledge Discovery Process</w:t>
      </w:r>
      <w:r w:rsidR="00150789" w:rsidRPr="00150789">
        <w:rPr>
          <w:rFonts w:hint="eastAsia"/>
        </w:rPr>
        <w:t>）中的核心環節，尤其在處理大量且雜訊</w:t>
      </w:r>
      <w:proofErr w:type="gramStart"/>
      <w:r w:rsidR="00150789" w:rsidRPr="00150789">
        <w:rPr>
          <w:rFonts w:hint="eastAsia"/>
        </w:rPr>
        <w:t>眾多、</w:t>
      </w:r>
      <w:proofErr w:type="gramEnd"/>
      <w:r w:rsidR="00150789" w:rsidRPr="00150789">
        <w:rPr>
          <w:rFonts w:hint="eastAsia"/>
        </w:rPr>
        <w:t>遺漏值頻繁、不平衡樣本</w:t>
      </w:r>
      <w:proofErr w:type="gramStart"/>
      <w:r w:rsidR="00150789" w:rsidRPr="00150789">
        <w:rPr>
          <w:rFonts w:hint="eastAsia"/>
        </w:rPr>
        <w:t>以及高維度</w:t>
      </w:r>
      <w:proofErr w:type="gramEnd"/>
      <w:r w:rsidR="00150789" w:rsidRPr="00150789">
        <w:rPr>
          <w:rFonts w:hint="eastAsia"/>
        </w:rPr>
        <w:t>資料時，資料前處理的品質直接決定了後續資料探</w:t>
      </w:r>
      <w:proofErr w:type="gramStart"/>
      <w:r w:rsidR="00150789" w:rsidRPr="00150789">
        <w:rPr>
          <w:rFonts w:hint="eastAsia"/>
        </w:rPr>
        <w:t>勘</w:t>
      </w:r>
      <w:proofErr w:type="gramEnd"/>
      <w:r w:rsidR="00150789" w:rsidRPr="00150789">
        <w:rPr>
          <w:rFonts w:hint="eastAsia"/>
        </w:rPr>
        <w:t>（</w:t>
      </w:r>
      <w:r w:rsidR="00150789" w:rsidRPr="00150789">
        <w:rPr>
          <w:rFonts w:hint="eastAsia"/>
        </w:rPr>
        <w:t>Data Mining</w:t>
      </w:r>
      <w:r w:rsidR="00150789" w:rsidRPr="00150789">
        <w:rPr>
          <w:rFonts w:hint="eastAsia"/>
        </w:rPr>
        <w:t>）演算法的效能表現。該研究將資料前處理方法分為六大類</w:t>
      </w:r>
      <w:r w:rsidR="00150789">
        <w:fldChar w:fldCharType="begin"/>
      </w:r>
      <w:r w:rsidR="0015078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150789">
        <w:fldChar w:fldCharType="separate"/>
      </w:r>
      <w:r w:rsidR="00150789">
        <w:rPr>
          <w:noProof/>
        </w:rPr>
        <w:t>[2]</w:t>
      </w:r>
      <w:r w:rsidR="00150789">
        <w:fldChar w:fldCharType="end"/>
      </w:r>
      <w:r w:rsidR="00150789" w:rsidRPr="00150789">
        <w:rPr>
          <w:rFonts w:hint="eastAsia"/>
        </w:rPr>
        <w:t>：</w:t>
      </w:r>
    </w:p>
    <w:p w14:paraId="3E83B5B2" w14:textId="3348B7EC" w:rsidR="00150789" w:rsidRDefault="00150789" w:rsidP="00B120A2">
      <w:pPr>
        <w:ind w:left="240" w:right="240" w:firstLine="480"/>
      </w:pPr>
      <w:r>
        <w:rPr>
          <w:rFonts w:hint="eastAsia"/>
        </w:rPr>
        <w:t>1</w:t>
      </w:r>
      <w:r>
        <w:t>.</w:t>
      </w:r>
      <w:r>
        <w:rPr>
          <w:rFonts w:hint="eastAsia"/>
        </w:rPr>
        <w:t>資料清理</w:t>
      </w:r>
      <w:r w:rsidR="0029554C">
        <w:rPr>
          <w:rFonts w:hint="eastAsia"/>
        </w:rPr>
        <w:t>(D</w:t>
      </w:r>
      <w:r w:rsidR="0029554C">
        <w:t>ata Cleaning</w:t>
      </w:r>
      <w:r w:rsidR="0029554C">
        <w:rPr>
          <w:rFonts w:hint="eastAsia"/>
        </w:rPr>
        <w:t>)</w:t>
      </w:r>
      <w:r>
        <w:rPr>
          <w:rFonts w:hint="eastAsia"/>
        </w:rPr>
        <w:t>:</w:t>
      </w:r>
      <w:r w:rsidR="005A5E7C">
        <w:t>包括遺漏值填補（</w:t>
      </w:r>
      <w:r w:rsidR="005A5E7C">
        <w:t>Missing Value Imputation</w:t>
      </w:r>
      <w:r w:rsidR="005A5E7C">
        <w:t>）、雜訊與錯誤數據的偵測與修正。</w:t>
      </w:r>
    </w:p>
    <w:p w14:paraId="627E4A56" w14:textId="24CEF98F" w:rsidR="00150789" w:rsidRDefault="00150789" w:rsidP="00B120A2">
      <w:pPr>
        <w:ind w:left="240" w:right="240" w:firstLine="480"/>
      </w:pPr>
      <w:r>
        <w:t>2.</w:t>
      </w:r>
      <w:r>
        <w:rPr>
          <w:rFonts w:hint="eastAsia"/>
        </w:rPr>
        <w:t>資料簡化</w:t>
      </w:r>
      <w:r w:rsidR="0029554C">
        <w:rPr>
          <w:rFonts w:hint="eastAsia"/>
        </w:rPr>
        <w:t>(</w:t>
      </w:r>
      <w:r w:rsidR="0029554C">
        <w:t>Data Reduction)</w:t>
      </w:r>
      <w:r>
        <w:rPr>
          <w:rFonts w:hint="eastAsia"/>
        </w:rPr>
        <w:t>:</w:t>
      </w:r>
      <w:r w:rsidR="005A5E7C">
        <w:t>透過特徵選擇（</w:t>
      </w:r>
      <w:r w:rsidR="005A5E7C">
        <w:t>Feature Selection</w:t>
      </w:r>
      <w:r w:rsidR="005A5E7C">
        <w:t>）與特徵轉換（</w:t>
      </w:r>
      <w:r w:rsidR="005A5E7C">
        <w:t>Feature Transformation</w:t>
      </w:r>
      <w:r w:rsidR="005A5E7C">
        <w:t>）來降低資料維度與複雜度。</w:t>
      </w:r>
    </w:p>
    <w:p w14:paraId="511AE787" w14:textId="00179C2C" w:rsidR="00150789" w:rsidRDefault="00150789" w:rsidP="00B120A2">
      <w:pPr>
        <w:ind w:left="240" w:right="240" w:firstLine="480"/>
      </w:pPr>
      <w:r>
        <w:t>3.</w:t>
      </w:r>
      <w:r>
        <w:rPr>
          <w:rFonts w:hint="eastAsia"/>
        </w:rPr>
        <w:t>樣本簡化</w:t>
      </w:r>
      <w:r w:rsidR="0029554C">
        <w:rPr>
          <w:rFonts w:hint="eastAsia"/>
        </w:rPr>
        <w:t>(</w:t>
      </w:r>
      <w:r w:rsidR="0029554C">
        <w:t>Sampling)</w:t>
      </w:r>
      <w:r>
        <w:rPr>
          <w:rFonts w:hint="eastAsia"/>
        </w:rPr>
        <w:t>:</w:t>
      </w:r>
      <w:r w:rsidR="005A5E7C">
        <w:t>包括樣本選擇與合成，特別是處理資料不平衡時利用過取樣（</w:t>
      </w:r>
      <w:r w:rsidR="005A5E7C">
        <w:t>oversampling</w:t>
      </w:r>
      <w:r w:rsidR="005A5E7C">
        <w:t>）</w:t>
      </w:r>
      <w:proofErr w:type="gramStart"/>
      <w:r w:rsidR="005A5E7C">
        <w:t>或欠取樣</w:t>
      </w:r>
      <w:proofErr w:type="gramEnd"/>
      <w:r w:rsidR="005A5E7C">
        <w:t>（</w:t>
      </w:r>
      <w:proofErr w:type="spellStart"/>
      <w:r w:rsidR="005A5E7C">
        <w:t>undersampling</w:t>
      </w:r>
      <w:proofErr w:type="spellEnd"/>
      <w:r w:rsidR="005A5E7C">
        <w:t>）技術。</w:t>
      </w:r>
    </w:p>
    <w:p w14:paraId="765513E5" w14:textId="56546E48" w:rsidR="00150789" w:rsidRDefault="00150789" w:rsidP="00B120A2">
      <w:pPr>
        <w:ind w:left="240" w:right="240" w:firstLine="480"/>
      </w:pPr>
      <w:r>
        <w:t>4.</w:t>
      </w:r>
      <w:r>
        <w:rPr>
          <w:rFonts w:hint="eastAsia"/>
        </w:rPr>
        <w:t>離散化處理</w:t>
      </w:r>
      <w:r w:rsidR="0029554C">
        <w:rPr>
          <w:rFonts w:hint="eastAsia"/>
        </w:rPr>
        <w:t>(Di</w:t>
      </w:r>
      <w:r w:rsidR="0029554C">
        <w:t>scretization)</w:t>
      </w:r>
      <w:r>
        <w:rPr>
          <w:rFonts w:hint="eastAsia"/>
        </w:rPr>
        <w:t>:</w:t>
      </w:r>
      <w:r w:rsidR="005A5E7C">
        <w:t>將連續變數轉換為離散區間，利於某些演算法處理。</w:t>
      </w:r>
    </w:p>
    <w:p w14:paraId="77CFF201" w14:textId="15937DF9" w:rsidR="00150789" w:rsidRDefault="00150789" w:rsidP="00B120A2">
      <w:pPr>
        <w:ind w:left="240" w:right="240" w:firstLine="480"/>
      </w:pPr>
      <w:r>
        <w:t>5.</w:t>
      </w:r>
      <w:r>
        <w:rPr>
          <w:rFonts w:hint="eastAsia"/>
        </w:rPr>
        <w:t>重抽樣</w:t>
      </w:r>
      <w:r w:rsidR="0029554C">
        <w:rPr>
          <w:rFonts w:hint="eastAsia"/>
        </w:rPr>
        <w:t>(</w:t>
      </w:r>
      <w:r w:rsidR="0029554C">
        <w:t>Resampling)</w:t>
      </w:r>
      <w:r>
        <w:rPr>
          <w:rFonts w:hint="eastAsia"/>
        </w:rPr>
        <w:t>:</w:t>
      </w:r>
      <w:r w:rsidR="00997FDC">
        <w:t>主要用於處理類別不平衡問題，改善模型訓練效果。</w:t>
      </w:r>
    </w:p>
    <w:p w14:paraId="19DD6AF9" w14:textId="77777777" w:rsidR="00CC38BA" w:rsidRDefault="00150789" w:rsidP="00CC38B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sidR="00B120A2">
        <w:rPr>
          <w:rFonts w:hint="eastAsia"/>
        </w:rPr>
        <w:t>。</w:t>
      </w:r>
    </w:p>
    <w:p w14:paraId="623972F9" w14:textId="3994322B" w:rsidR="009A179F" w:rsidRDefault="00B60752" w:rsidP="00CC38BA">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sidR="00F67FDF">
        <w:rPr>
          <w:rFonts w:hint="eastAsia"/>
        </w:rPr>
        <w:t>要宣告簡單明確</w:t>
      </w:r>
      <w:r>
        <w:t>，</w:t>
      </w:r>
      <w:r w:rsidR="00A97D00">
        <w:rPr>
          <w:rFonts w:hint="eastAsia"/>
        </w:rPr>
        <w:t>以達到</w:t>
      </w:r>
      <w:r>
        <w:t>重複利用於不同資料源與查詢處理</w:t>
      </w:r>
      <w:r w:rsidR="00C07BAC">
        <w:rPr>
          <w:rFonts w:hint="eastAsia"/>
        </w:rPr>
        <w:t>之</w:t>
      </w:r>
      <w:r w:rsidR="00A97D00">
        <w:rPr>
          <w:rFonts w:hint="eastAsia"/>
        </w:rPr>
        <w:t>目的</w:t>
      </w:r>
      <w:r w:rsidR="00F1239F">
        <w:fldChar w:fldCharType="begin"/>
      </w:r>
      <w:r w:rsidR="00F1239F">
        <w:instrText xml:space="preserve"> ADDIN EN.CITE &lt;EndNote&gt;&lt;Cite&gt;&lt;Author&gt;Rahm&lt;/Author&gt;&lt;Year&gt;2000&lt;/Year&gt;&lt;RecNum&gt;24&lt;/RecNum&gt;&lt;DisplayText&gt;[3]&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rsidR="00F1239F">
        <w:fldChar w:fldCharType="separate"/>
      </w:r>
      <w:r w:rsidR="00F1239F">
        <w:rPr>
          <w:noProof/>
        </w:rPr>
        <w:t>[3]</w:t>
      </w:r>
      <w:r w:rsidR="00F1239F">
        <w:fldChar w:fldCharType="end"/>
      </w:r>
      <w:r>
        <w:t>。</w:t>
      </w:r>
    </w:p>
    <w:p w14:paraId="466B51F8" w14:textId="0CEE71A9" w:rsidR="00B60752" w:rsidRPr="00B60752" w:rsidRDefault="00B60752" w:rsidP="00B60752">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1239F">
        <w:instrText xml:space="preserve"> ADDIN EN.CITE &lt;EndNote&gt;&lt;Cite&gt;&lt;Author&gt;Ridzuan&lt;/Author&gt;&lt;Year&gt;2019&lt;/Year&gt;&lt;RecNum&gt;1&lt;/RecNum&gt;&lt;DisplayText&gt;[4]&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1239F">
        <w:rPr>
          <w:noProof/>
        </w:rPr>
        <w:t>[4]</w:t>
      </w:r>
      <w:r>
        <w:fldChar w:fldCharType="end"/>
      </w:r>
      <w:r>
        <w:rPr>
          <w:rFonts w:hint="eastAsia"/>
        </w:rPr>
        <w:t>。</w:t>
      </w:r>
    </w:p>
    <w:p w14:paraId="0652BAF4" w14:textId="511E8D98" w:rsidR="00107F50" w:rsidRPr="004B310D" w:rsidRDefault="00107F50" w:rsidP="00CC38BA">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7DC7CFE5" w14:textId="1E431F14" w:rsidR="00614F93" w:rsidRDefault="00F7530A" w:rsidP="001232FD">
      <w:pPr>
        <w:pStyle w:val="2"/>
        <w:ind w:right="240"/>
        <w:rPr>
          <w:szCs w:val="28"/>
        </w:rPr>
      </w:pPr>
      <w:bookmarkStart w:id="48" w:name="_Toc201520998"/>
      <w:r>
        <w:rPr>
          <w:rFonts w:hint="eastAsia"/>
          <w:szCs w:val="28"/>
        </w:rPr>
        <w:t>資料探</w:t>
      </w:r>
      <w:proofErr w:type="gramStart"/>
      <w:r>
        <w:rPr>
          <w:rFonts w:hint="eastAsia"/>
          <w:szCs w:val="28"/>
        </w:rPr>
        <w:t>勘</w:t>
      </w:r>
      <w:bookmarkEnd w:id="48"/>
      <w:proofErr w:type="gramEnd"/>
    </w:p>
    <w:p w14:paraId="100C160A" w14:textId="3C94E4B9"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1239F">
        <w:instrText xml:space="preserve"> ADDIN EN.CITE &lt;EndNote&gt;&lt;Cite&gt;&lt;Author&gt;Fayyad&lt;/Author&gt;&lt;Year&gt;1996&lt;/Year&gt;&lt;RecNum&gt;19&lt;/RecNum&gt;&lt;DisplayText&gt;[5]&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1239F">
        <w:rPr>
          <w:noProof/>
        </w:rPr>
        <w:t>[5]</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1239F">
        <w:rPr>
          <w:rFonts w:cs="Times New Roman"/>
        </w:rPr>
        <w:instrText xml:space="preserve"> ADDIN EN.CITE &lt;EndNote&gt;&lt;Cite&gt;&lt;Author&gt;Hand&lt;/Author&gt;&lt;Year&gt;2007&lt;/Year&gt;&lt;RecNum&gt;18&lt;/RecNum&gt;&lt;DisplayText&gt;[6]&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1239F">
        <w:rPr>
          <w:rFonts w:cs="Times New Roman"/>
          <w:noProof/>
        </w:rPr>
        <w:t>[6]</w:t>
      </w:r>
      <w:r w:rsidR="00F556BC" w:rsidRPr="00F556BC">
        <w:rPr>
          <w:rFonts w:cs="Times New Roman"/>
        </w:rPr>
        <w:fldChar w:fldCharType="end"/>
      </w:r>
      <w:r>
        <w:rPr>
          <w:rFonts w:ascii="標楷體" w:hAnsi="標楷體" w:hint="eastAsia"/>
        </w:rPr>
        <w:t>。</w:t>
      </w:r>
    </w:p>
    <w:p w14:paraId="02838753" w14:textId="6C6A88F0" w:rsidR="002F154A" w:rsidRDefault="007C3E64" w:rsidP="00F7530A">
      <w:pPr>
        <w:pStyle w:val="2"/>
        <w:ind w:right="240"/>
        <w:rPr>
          <w:szCs w:val="28"/>
        </w:rPr>
      </w:pPr>
      <w:bookmarkStart w:id="49" w:name="_Toc201520999"/>
      <w:r>
        <w:rPr>
          <w:rFonts w:hint="eastAsia"/>
          <w:szCs w:val="28"/>
        </w:rPr>
        <w:lastRenderedPageBreak/>
        <w:t>智慧城市與停車管理</w:t>
      </w:r>
      <w:bookmarkEnd w:id="49"/>
      <w:r w:rsidR="00E37B0E">
        <w:rPr>
          <w:rFonts w:hint="eastAsia"/>
          <w:szCs w:val="28"/>
        </w:rPr>
        <w:t xml:space="preserve"> </w:t>
      </w:r>
    </w:p>
    <w:p w14:paraId="4E144131" w14:textId="5D33BB2B" w:rsidR="003555CE" w:rsidRPr="003555CE" w:rsidRDefault="003555CE" w:rsidP="003555CE">
      <w:pPr>
        <w:ind w:left="240" w:right="240" w:firstLine="480"/>
      </w:pPr>
      <w:r>
        <w:t>智慧城市的實踐，並非僅限於大規模都市治理，實際上，從小型場域的數位化管理出發，也是邁向智慧城市的重要基礎。校園停車管理雖屬封閉場域，卻同樣面臨人流與車流的調度挑戰，特別是在尖峰時段、資源配置與管理效率等面向，與城市中的交通管理問題高度相似。藉由系統性地收集、分析與應用車輛辨識系統所產出的數據，不僅能優化校園內部管理，更能為智慧城市核心的「數位基礎建設」提供實作示範與實證資料。</w:t>
      </w:r>
    </w:p>
    <w:p w14:paraId="0B219DB3" w14:textId="61C038AC" w:rsidR="00747E1A" w:rsidRPr="00747E1A" w:rsidRDefault="002D29FA" w:rsidP="00600FC6">
      <w:pPr>
        <w:ind w:left="240" w:right="240" w:firstLine="480"/>
      </w:pPr>
      <w:r>
        <w:t>在智慧城市的研究中，</w:t>
      </w:r>
      <w:r>
        <w:t>Joshi et al.</w:t>
      </w:r>
      <w:r>
        <w:t>（</w:t>
      </w:r>
      <w:r>
        <w:t>2016</w:t>
      </w:r>
      <w:r>
        <w:t>）</w:t>
      </w:r>
      <w:r w:rsidR="009F3AAB">
        <w:rPr>
          <w:rFonts w:hint="eastAsia"/>
        </w:rPr>
        <w:t>為了有效解決</w:t>
      </w:r>
      <w:r w:rsidR="006664A2">
        <w:rPr>
          <w:rFonts w:hint="eastAsia"/>
        </w:rPr>
        <w:t>智慧城市的核心挑戰</w:t>
      </w:r>
      <w:r w:rsidR="009F3AAB">
        <w:rPr>
          <w:rFonts w:hint="eastAsia"/>
        </w:rPr>
        <w:t>，</w:t>
      </w:r>
      <w:r w:rsidR="009F3AAB">
        <w:t>提出了具體且系統性的整合架構</w:t>
      </w:r>
      <w:r>
        <w:t>，</w:t>
      </w:r>
      <w:r w:rsidR="004576EA">
        <w:rPr>
          <w:rFonts w:hint="eastAsia"/>
        </w:rPr>
        <w:t>統稱</w:t>
      </w:r>
      <w:r w:rsidR="004576EA">
        <w:rPr>
          <w:rFonts w:hint="eastAsia"/>
        </w:rPr>
        <w:t>SMELTS</w:t>
      </w:r>
      <w:r w:rsidR="005A6C08">
        <w:rPr>
          <w:rFonts w:hint="eastAsia"/>
        </w:rPr>
        <w:t>架構</w:t>
      </w:r>
      <w:r w:rsidR="004576EA">
        <w:rPr>
          <w:rFonts w:hint="eastAsia"/>
        </w:rPr>
        <w:t>，</w:t>
      </w:r>
      <w:r w:rsidR="005A6C08">
        <w:rPr>
          <w:rFonts w:hint="eastAsia"/>
        </w:rPr>
        <w:t>SMELTS</w:t>
      </w:r>
      <w:r>
        <w:t>涵蓋六大智慧城市發展核心要素：</w:t>
      </w:r>
      <w:r>
        <w:rPr>
          <w:rFonts w:hint="eastAsia"/>
        </w:rPr>
        <w:t>社會</w:t>
      </w:r>
      <w:r>
        <w:rPr>
          <w:rFonts w:hint="eastAsia"/>
        </w:rPr>
        <w:t>(</w:t>
      </w:r>
      <w:r>
        <w:t>Social)</w:t>
      </w:r>
      <w:r>
        <w:rPr>
          <w:rFonts w:hint="eastAsia"/>
        </w:rPr>
        <w:t>、管理</w:t>
      </w:r>
      <w:r>
        <w:rPr>
          <w:rFonts w:hint="eastAsia"/>
        </w:rPr>
        <w:t>(</w:t>
      </w:r>
      <w:r>
        <w:t>Management)</w:t>
      </w:r>
      <w:r>
        <w:rPr>
          <w:rFonts w:hint="eastAsia"/>
        </w:rPr>
        <w:t>、經濟</w:t>
      </w:r>
      <w:r>
        <w:rPr>
          <w:rFonts w:hint="eastAsia"/>
        </w:rPr>
        <w:t>(</w:t>
      </w:r>
      <w:r>
        <w:t>Economy)</w:t>
      </w:r>
      <w:r>
        <w:rPr>
          <w:rFonts w:hint="eastAsia"/>
        </w:rPr>
        <w:t>、法律</w:t>
      </w:r>
      <w:r w:rsidR="003864A8">
        <w:rPr>
          <w:rFonts w:hint="eastAsia"/>
        </w:rPr>
        <w:t>(</w:t>
      </w:r>
      <w:r w:rsidR="003864A8">
        <w:t>Legal)</w:t>
      </w:r>
      <w:r>
        <w:rPr>
          <w:rFonts w:hint="eastAsia"/>
        </w:rPr>
        <w:t>、科技</w:t>
      </w:r>
      <w:r w:rsidR="008E7659">
        <w:rPr>
          <w:rFonts w:hint="eastAsia"/>
        </w:rPr>
        <w:t>(</w:t>
      </w:r>
      <w:r w:rsidR="008E7659">
        <w:t>Technology)</w:t>
      </w:r>
      <w:r>
        <w:rPr>
          <w:rFonts w:hint="eastAsia"/>
        </w:rPr>
        <w:t>以及永續性</w:t>
      </w:r>
      <w:r>
        <w:rPr>
          <w:rFonts w:hint="eastAsia"/>
        </w:rPr>
        <w:t>(</w:t>
      </w:r>
      <w:r>
        <w:t>Sustainability</w:t>
      </w:r>
      <w:r>
        <w:rPr>
          <w:rFonts w:hint="eastAsia"/>
        </w:rPr>
        <w:t>)</w:t>
      </w:r>
      <w:r w:rsidR="004840A8">
        <w:rPr>
          <w:rFonts w:hint="eastAsia"/>
        </w:rPr>
        <w:t>。作者認為這些面向互相影響，形成一個連動系統，協助公部門與私部門更有效規劃並實施智慧城市相關計畫</w:t>
      </w:r>
      <w:r w:rsidR="00F1239F">
        <w:fldChar w:fldCharType="begin"/>
      </w:r>
      <w:r w:rsidR="00F1239F">
        <w:instrText xml:space="preserve"> ADDIN EN.CITE &lt;EndNote&gt;&lt;Cite&gt;&lt;Author&gt;Joshi&lt;/Author&gt;&lt;Year&gt;2016&lt;/Year&gt;&lt;RecNum&gt;25&lt;/RecNum&gt;&lt;DisplayText&gt;[7]&lt;/DisplayText&gt;&lt;record&gt;&lt;rec-number&gt;25&lt;/rec-number&gt;&lt;foreign-keys&gt;&lt;key app="EN" db-id="dd2w5avfaexftzex9rmp5xxtt0awe5wf9ra5" timestamp="1750610047"&gt;25&lt;/key&gt;&lt;/foreign-keys&gt;&lt;ref-type name="Journal Article"&gt;17&lt;/ref-type&gt;&lt;contributors&gt;&lt;authors&gt;&lt;author&gt;Joshi, Sujata&lt;/author&gt;&lt;author&gt;Saxena, Saksham&lt;/author&gt;&lt;author&gt;Godbole, Tanvi&lt;/author&gt;&lt;author&gt;Shreya,&lt;/author&gt;&lt;/authors&gt;&lt;/contributors&gt;&lt;titles&gt;&lt;title&gt;Developing Smart Cities: An Integrated Framework&lt;/title&gt;&lt;secondary-title&gt;Procedia Computer Science&lt;/secondary-title&gt;&lt;/titles&gt;&lt;periodical&gt;&lt;full-title&gt;Procedia Computer Science&lt;/full-title&gt;&lt;/periodical&gt;&lt;pages&gt;902-909&lt;/pages&gt;&lt;volume&gt;93&lt;/volume&gt;&lt;section&gt;902&lt;/section&gt;&lt;dates&gt;&lt;year&gt;2016&lt;/year&gt;&lt;/dates&gt;&lt;isbn&gt;18770509&lt;/isbn&gt;&lt;urls&gt;&lt;/urls&gt;&lt;electronic-resource-num&gt;10.1016/j.procs.2016.07.258&lt;/electronic-resource-num&gt;&lt;/record&gt;&lt;/Cite&gt;&lt;/EndNote&gt;</w:instrText>
      </w:r>
      <w:r w:rsidR="00F1239F">
        <w:fldChar w:fldCharType="separate"/>
      </w:r>
      <w:r w:rsidR="00F1239F">
        <w:rPr>
          <w:noProof/>
        </w:rPr>
        <w:t>[7]</w:t>
      </w:r>
      <w:r w:rsidR="00F1239F">
        <w:fldChar w:fldCharType="end"/>
      </w:r>
      <w:r w:rsidR="00926369" w:rsidRPr="00926369">
        <w:rPr>
          <w:rFonts w:hint="eastAsia"/>
        </w:rPr>
        <w:t>。</w:t>
      </w:r>
    </w:p>
    <w:p w14:paraId="3577CE5D" w14:textId="32B9A9F1" w:rsidR="00E7394B" w:rsidRDefault="00CD3EB6" w:rsidP="00600FC6">
      <w:pPr>
        <w:ind w:left="240" w:right="240" w:firstLine="480"/>
      </w:pPr>
      <w:r>
        <w:t>其中在「科技（</w:t>
      </w:r>
      <w:r>
        <w:t>Technology</w:t>
      </w:r>
      <w:r>
        <w:t>）」構面中，</w:t>
      </w:r>
      <w:r w:rsidRPr="00CD3EB6">
        <w:rPr>
          <w:rStyle w:val="aff"/>
          <w:b w:val="0"/>
        </w:rPr>
        <w:t>透過軟硬體整合與數據分析來提升管理效率</w:t>
      </w:r>
      <w:r>
        <w:t>，是智慧城市實踐的核心方向之</w:t>
      </w:r>
      <w:proofErr w:type="gramStart"/>
      <w:r>
        <w:t>一</w:t>
      </w:r>
      <w:proofErr w:type="gramEnd"/>
      <w:r>
        <w:t>。例如</w:t>
      </w:r>
      <w:r w:rsidR="00E7394B" w:rsidRPr="00E7394B">
        <w:rPr>
          <w:rFonts w:hint="eastAsia"/>
        </w:rPr>
        <w:t>，</w:t>
      </w:r>
      <w:r w:rsidR="00E7394B" w:rsidRPr="00E7394B">
        <w:rPr>
          <w:rFonts w:hint="eastAsia"/>
        </w:rPr>
        <w:t xml:space="preserve">Allah </w:t>
      </w:r>
      <w:proofErr w:type="spellStart"/>
      <w:r w:rsidR="00E7394B" w:rsidRPr="00E7394B">
        <w:rPr>
          <w:rFonts w:hint="eastAsia"/>
        </w:rPr>
        <w:t>Ditta</w:t>
      </w:r>
      <w:proofErr w:type="spellEnd"/>
      <w:r w:rsidR="00E7394B" w:rsidRPr="00E7394B">
        <w:rPr>
          <w:rFonts w:hint="eastAsia"/>
        </w:rPr>
        <w:t xml:space="preserve">, Muhammad </w:t>
      </w:r>
      <w:proofErr w:type="spellStart"/>
      <w:r w:rsidR="00E7394B" w:rsidRPr="00E7394B">
        <w:rPr>
          <w:rFonts w:hint="eastAsia"/>
        </w:rPr>
        <w:t>Maroof</w:t>
      </w:r>
      <w:proofErr w:type="spellEnd"/>
      <w:r w:rsidR="00E7394B" w:rsidRPr="00E7394B">
        <w:rPr>
          <w:rFonts w:hint="eastAsia"/>
        </w:rPr>
        <w:t xml:space="preserve"> Ahmed</w:t>
      </w:r>
      <w:r w:rsidR="00E7394B" w:rsidRPr="00E7394B">
        <w:rPr>
          <w:rFonts w:hint="eastAsia"/>
        </w:rPr>
        <w:t>等人利用車牌辨識技術</w:t>
      </w:r>
      <w:proofErr w:type="gramStart"/>
      <w:r w:rsidR="00E7394B" w:rsidRPr="00E7394B">
        <w:rPr>
          <w:rFonts w:hint="eastAsia"/>
        </w:rPr>
        <w:t>與物聯網</w:t>
      </w:r>
      <w:proofErr w:type="gramEnd"/>
      <w:r w:rsidR="00E7394B" w:rsidRPr="00E7394B">
        <w:rPr>
          <w:rFonts w:hint="eastAsia"/>
        </w:rPr>
        <w:t>（</w:t>
      </w:r>
      <w:r w:rsidR="00E7394B" w:rsidRPr="00E7394B">
        <w:rPr>
          <w:rFonts w:hint="eastAsia"/>
        </w:rPr>
        <w:t>IoT</w:t>
      </w:r>
      <w:r w:rsidR="00E7394B" w:rsidRPr="00E7394B">
        <w:rPr>
          <w:rFonts w:hint="eastAsia"/>
        </w:rPr>
        <w:t>）結合，提供即時且豐富的資訊，使管理者執行公務效率提升</w:t>
      </w:r>
      <w:r w:rsidR="00E7394B">
        <w:fldChar w:fldCharType="begin"/>
      </w:r>
      <w:r w:rsidR="00F1239F">
        <w:instrText xml:space="preserve"> ADDIN EN.CITE &lt;EndNote&gt;&lt;Cite&gt;&lt;Author&gt;Ditta&lt;/Author&gt;&lt;Year&gt;2025&lt;/Year&gt;&lt;RecNum&gt;15&lt;/RecNum&gt;&lt;DisplayText&gt;[8]&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E7394B">
        <w:fldChar w:fldCharType="separate"/>
      </w:r>
      <w:r w:rsidR="00F1239F">
        <w:rPr>
          <w:noProof/>
        </w:rPr>
        <w:t>[8]</w:t>
      </w:r>
      <w:r w:rsidR="00E7394B">
        <w:fldChar w:fldCharType="end"/>
      </w:r>
      <w:r w:rsidR="00E7394B">
        <w:rPr>
          <w:rFonts w:hint="eastAsia"/>
        </w:rPr>
        <w:t>，</w:t>
      </w:r>
      <w:r w:rsidR="00E7394B" w:rsidRPr="00E7394B">
        <w:rPr>
          <w:rFonts w:hint="eastAsia"/>
        </w:rPr>
        <w:t xml:space="preserve">Kaustubh Srivastava, Mehul Wadhwa, </w:t>
      </w:r>
      <w:proofErr w:type="spellStart"/>
      <w:r w:rsidR="00E7394B" w:rsidRPr="00E7394B">
        <w:rPr>
          <w:rFonts w:hint="eastAsia"/>
        </w:rPr>
        <w:t>Sheenam</w:t>
      </w:r>
      <w:proofErr w:type="spellEnd"/>
      <w:r w:rsidR="00E7394B" w:rsidRPr="00E7394B">
        <w:rPr>
          <w:rFonts w:hint="eastAsia"/>
        </w:rPr>
        <w:t xml:space="preserve"> </w:t>
      </w:r>
      <w:proofErr w:type="spellStart"/>
      <w:r w:rsidR="00E7394B" w:rsidRPr="00E7394B">
        <w:rPr>
          <w:rFonts w:hint="eastAsia"/>
        </w:rPr>
        <w:t>Naaz</w:t>
      </w:r>
      <w:proofErr w:type="spellEnd"/>
      <w:r w:rsidR="00E7394B" w:rsidRPr="00E7394B">
        <w:rPr>
          <w:rFonts w:hint="eastAsia"/>
        </w:rPr>
        <w:t xml:space="preserve"> </w:t>
      </w:r>
      <w:r w:rsidR="00E7394B" w:rsidRPr="00E7394B">
        <w:rPr>
          <w:rFonts w:hint="eastAsia"/>
        </w:rPr>
        <w:t>等人開發類似之車辨系統，利用攝影機自動捕捉車輛影像，並進行即時辨識，幫助管理方減少人力資源投入，也縮短等待時間，提升使用者體驗、加快進出流程</w:t>
      </w:r>
      <w:r w:rsidR="00E7394B">
        <w:fldChar w:fldCharType="begin"/>
      </w:r>
      <w:r w:rsidR="00F1239F">
        <w:instrText xml:space="preserve"> ADDIN EN.CITE &lt;EndNote&gt;&lt;Cite&gt;&lt;Author&gt;Srivastava&lt;/Author&gt;&lt;Year&gt;2024&lt;/Year&gt;&lt;RecNum&gt;16&lt;/RecNum&gt;&lt;DisplayText&gt;[9]&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E7394B">
        <w:fldChar w:fldCharType="separate"/>
      </w:r>
      <w:r w:rsidR="00F1239F">
        <w:rPr>
          <w:noProof/>
        </w:rPr>
        <w:t>[9]</w:t>
      </w:r>
      <w:r w:rsidR="00E7394B">
        <w:fldChar w:fldCharType="end"/>
      </w:r>
      <w:r w:rsidR="00E7394B">
        <w:rPr>
          <w:rFonts w:hint="eastAsia"/>
        </w:rPr>
        <w:t>。</w:t>
      </w:r>
    </w:p>
    <w:p w14:paraId="626E2608" w14:textId="77777777" w:rsidR="00600FC6" w:rsidRDefault="00600FC6" w:rsidP="00600FC6">
      <w:pPr>
        <w:ind w:left="240" w:right="240" w:firstLine="480"/>
      </w:pPr>
      <w:r>
        <w:t>本研究聚焦於校園停車場之車次紀錄資料分析與視覺化，目的是揭示車輛使用狀況與潛在問題，例如高峰時段、進出頻率與車位使用壓力等。這類資料的系統性整理與分析可視為智慧城市發展中的「數位基礎建設（</w:t>
      </w:r>
      <w:r>
        <w:t>digital foundation</w:t>
      </w:r>
      <w:r>
        <w:t>）」，亦即，先掌握實際使用數據，方能據此規劃更智慧的管理模式。</w:t>
      </w:r>
    </w:p>
    <w:p w14:paraId="0FF17C6B" w14:textId="22899FCC" w:rsidR="003E6BBA" w:rsidRDefault="00F416A5" w:rsidP="00600FC6">
      <w:pPr>
        <w:ind w:left="240" w:right="240" w:firstLine="480"/>
      </w:pPr>
      <w:r w:rsidRPr="00F416A5">
        <w:rPr>
          <w:rFonts w:hint="eastAsia"/>
        </w:rPr>
        <w:t>根據</w:t>
      </w:r>
      <w:r w:rsidRPr="00F416A5">
        <w:rPr>
          <w:rFonts w:hint="eastAsia"/>
        </w:rPr>
        <w:t xml:space="preserve"> </w:t>
      </w:r>
      <w:proofErr w:type="spellStart"/>
      <w:r w:rsidRPr="00F416A5">
        <w:rPr>
          <w:rFonts w:hint="eastAsia"/>
        </w:rPr>
        <w:t>Soe</w:t>
      </w:r>
      <w:proofErr w:type="spellEnd"/>
      <w:r w:rsidRPr="00F416A5">
        <w:rPr>
          <w:rFonts w:hint="eastAsia"/>
        </w:rPr>
        <w:t>（</w:t>
      </w:r>
      <w:r w:rsidRPr="00F416A5">
        <w:rPr>
          <w:rFonts w:hint="eastAsia"/>
        </w:rPr>
        <w:t>2017</w:t>
      </w:r>
      <w:r w:rsidRPr="00F416A5">
        <w:rPr>
          <w:rFonts w:hint="eastAsia"/>
        </w:rPr>
        <w:t>）在</w:t>
      </w:r>
      <w:r w:rsidRPr="00F416A5">
        <w:rPr>
          <w:rFonts w:hint="eastAsia"/>
        </w:rPr>
        <w:t xml:space="preserve"> IEEE </w:t>
      </w:r>
      <w:r w:rsidRPr="00F416A5">
        <w:rPr>
          <w:rFonts w:hint="eastAsia"/>
        </w:rPr>
        <w:t>數位政府會議中所提出的</w:t>
      </w:r>
      <w:r w:rsidRPr="00F416A5">
        <w:rPr>
          <w:rFonts w:hint="eastAsia"/>
        </w:rPr>
        <w:t xml:space="preserve"> FINEST Twins </w:t>
      </w:r>
      <w:r w:rsidRPr="00F416A5">
        <w:rPr>
          <w:rFonts w:hint="eastAsia"/>
        </w:rPr>
        <w:t>計畫</w:t>
      </w:r>
      <w:r w:rsidR="00016284">
        <w:rPr>
          <w:rFonts w:hint="eastAsia"/>
        </w:rPr>
        <w:t>，建立智慧城市的首要條件就是掌握即時資訊、整合資料，並據以進行決策與優化</w:t>
      </w:r>
      <w:r w:rsidR="000D33CD">
        <w:fldChar w:fldCharType="begin"/>
      </w:r>
      <w:r w:rsidR="000D33CD">
        <w:instrText xml:space="preserve"> ADDIN EN.CITE &lt;EndNote&gt;&lt;Cite&gt;&lt;Author&gt;Soe&lt;/Author&gt;&lt;Year&gt;2017&lt;/Year&gt;&lt;RecNum&gt;26&lt;/RecNum&gt;&lt;DisplayText&gt;[10]&lt;/DisplayText&gt;&lt;record&gt;&lt;rec-number&gt;26&lt;/rec-number&gt;&lt;foreign-keys&gt;&lt;key app="EN" db-id="dd2w5avfaexftzex9rmp5xxtt0awe5wf9ra5" timestamp="1750610093"&gt;26&lt;/key&gt;&lt;/foreign-keys&gt;&lt;ref-type name="Conference Paper"&gt;47&lt;/ref-type&gt;&lt;contributors&gt;&lt;authors&gt;&lt;author&gt;Soe, Ralf-Martin&lt;/author&gt;&lt;/authors&gt;&lt;/contributors&gt;&lt;titles&gt;&lt;title&gt;FINEST Twins&lt;/title&gt;&lt;secondary-title&gt;Proceedings of the 18th Annual International Conference on Digital Government Research&lt;/secondary-title&gt;&lt;/titles&gt;&lt;pages&gt;352-357&lt;/pages&gt;&lt;dates&gt;&lt;year&gt;2017&lt;/year&gt;&lt;/dates&gt;&lt;urls&gt;&lt;/urls&gt;&lt;electronic-resource-num&gt;10.1145/3085228.3085287&lt;/electronic-resource-num&gt;&lt;/record&gt;&lt;/Cite&gt;&lt;/EndNote&gt;</w:instrText>
      </w:r>
      <w:r w:rsidR="000D33CD">
        <w:fldChar w:fldCharType="separate"/>
      </w:r>
      <w:r w:rsidR="000D33CD">
        <w:rPr>
          <w:noProof/>
        </w:rPr>
        <w:t>[10]</w:t>
      </w:r>
      <w:r w:rsidR="000D33CD">
        <w:fldChar w:fldCharType="end"/>
      </w:r>
      <w:r w:rsidR="00016284">
        <w:rPr>
          <w:rFonts w:hint="eastAsia"/>
        </w:rPr>
        <w:t>。</w:t>
      </w:r>
    </w:p>
    <w:p w14:paraId="03D57011" w14:textId="56304255" w:rsidR="00600FC6" w:rsidRDefault="00016284" w:rsidP="00166800">
      <w:pPr>
        <w:ind w:left="240" w:right="240" w:firstLine="480"/>
      </w:pPr>
      <w:proofErr w:type="gramStart"/>
      <w:r>
        <w:t>此外，</w:t>
      </w:r>
      <w:proofErr w:type="gramEnd"/>
      <w:r>
        <w:t>FINEST</w:t>
      </w:r>
      <w:r w:rsidR="00600FC6">
        <w:rPr>
          <w:rFonts w:hint="eastAsia"/>
        </w:rPr>
        <w:t xml:space="preserve"> </w:t>
      </w:r>
      <w:r>
        <w:t>Twins</w:t>
      </w:r>
      <w:r>
        <w:t>也強調數據應用的開放性與擴展性，例如將感測器資料與</w:t>
      </w:r>
      <w:r>
        <w:lastRenderedPageBreak/>
        <w:t>車牌辨識系統整合，發展智慧收費、即時車位回報等應用，而這些發展皆需奠基於穩健且準確的歷史資料分析。</w:t>
      </w:r>
      <w:r w:rsidR="00B00D17" w:rsidRPr="00B00D17">
        <w:rPr>
          <w:rFonts w:hint="eastAsia"/>
        </w:rPr>
        <w:t>本研究所探討之校園停車管理議題，雖聚焦於封閉場域</w:t>
      </w:r>
      <w:proofErr w:type="gramStart"/>
      <w:r w:rsidR="00B00D17" w:rsidRPr="00B00D17">
        <w:rPr>
          <w:rFonts w:hint="eastAsia"/>
        </w:rPr>
        <w:t>——</w:t>
      </w:r>
      <w:proofErr w:type="gramEnd"/>
      <w:r w:rsidR="00B00D17" w:rsidRPr="00B00D17">
        <w:rPr>
          <w:rFonts w:hint="eastAsia"/>
        </w:rPr>
        <w:t>校園停車場之車輛進出紀錄，但其交通行為與使用模式實為小型城市交通系統的縮影。透過系統性資料清理與視覺化分析，本研究不僅揭示停車使用現況與潛在問題，更具備「早期數位基礎建設的示範功能」，可作為智慧校園乃至智慧城市發展初期的重要實證參考。</w:t>
      </w:r>
    </w:p>
    <w:p w14:paraId="146DA554" w14:textId="4D6C30F3" w:rsidR="008F19BE" w:rsidRDefault="008F19BE" w:rsidP="00166800">
      <w:pPr>
        <w:ind w:left="240" w:right="240" w:firstLine="480"/>
      </w:pPr>
    </w:p>
    <w:p w14:paraId="4A9EC546" w14:textId="17FBEE9F" w:rsidR="008F19BE" w:rsidRDefault="008F19BE" w:rsidP="00166800">
      <w:pPr>
        <w:ind w:left="240" w:right="240" w:firstLine="480"/>
      </w:pPr>
    </w:p>
    <w:p w14:paraId="36FE14B1" w14:textId="748FE541" w:rsidR="008F19BE" w:rsidRDefault="008F19BE" w:rsidP="00166800">
      <w:pPr>
        <w:ind w:left="240" w:right="240" w:firstLine="480"/>
      </w:pPr>
    </w:p>
    <w:p w14:paraId="4F5AEB12" w14:textId="5928ED6F" w:rsidR="008F19BE" w:rsidRDefault="008F19BE" w:rsidP="00166800">
      <w:pPr>
        <w:ind w:left="240" w:right="240" w:firstLine="480"/>
      </w:pPr>
    </w:p>
    <w:p w14:paraId="12299E28" w14:textId="22E98DC1" w:rsidR="008F19BE" w:rsidRDefault="008F19BE" w:rsidP="00166800">
      <w:pPr>
        <w:ind w:left="240" w:right="240" w:firstLine="480"/>
      </w:pPr>
    </w:p>
    <w:p w14:paraId="74EFF043" w14:textId="2AC02E5E" w:rsidR="008F19BE" w:rsidRDefault="008F19BE" w:rsidP="00166800">
      <w:pPr>
        <w:ind w:left="240" w:right="240" w:firstLine="480"/>
      </w:pPr>
    </w:p>
    <w:p w14:paraId="29BF8F5C" w14:textId="2819844F" w:rsidR="008F19BE" w:rsidRDefault="008F19BE" w:rsidP="00166800">
      <w:pPr>
        <w:ind w:left="240" w:right="240" w:firstLine="480"/>
      </w:pPr>
    </w:p>
    <w:p w14:paraId="75F58BCF" w14:textId="61E3DF61" w:rsidR="008F19BE" w:rsidRDefault="008F19BE" w:rsidP="00166800">
      <w:pPr>
        <w:ind w:left="240" w:right="240" w:firstLine="480"/>
      </w:pPr>
    </w:p>
    <w:p w14:paraId="7DFD8997" w14:textId="71A85A1A" w:rsidR="008F19BE" w:rsidRDefault="008F19BE" w:rsidP="00166800">
      <w:pPr>
        <w:ind w:left="240" w:right="240" w:firstLine="480"/>
      </w:pPr>
    </w:p>
    <w:p w14:paraId="62958CEE" w14:textId="0FC414DA" w:rsidR="008F19BE" w:rsidRDefault="008F19BE" w:rsidP="00166800">
      <w:pPr>
        <w:ind w:left="240" w:right="240" w:firstLine="480"/>
      </w:pPr>
    </w:p>
    <w:p w14:paraId="70609987" w14:textId="188C903A" w:rsidR="008F19BE" w:rsidRDefault="008F19BE" w:rsidP="00166800">
      <w:pPr>
        <w:ind w:left="240" w:right="240" w:firstLine="480"/>
      </w:pPr>
    </w:p>
    <w:p w14:paraId="6385AE1A" w14:textId="009830E7" w:rsidR="008F19BE" w:rsidRDefault="008F19BE" w:rsidP="00166800">
      <w:pPr>
        <w:ind w:left="240" w:right="240" w:firstLine="480"/>
      </w:pPr>
    </w:p>
    <w:p w14:paraId="6998AF42" w14:textId="4312E5B7" w:rsidR="008F19BE" w:rsidRDefault="008F19BE" w:rsidP="00166800">
      <w:pPr>
        <w:ind w:left="240" w:right="240" w:firstLine="480"/>
      </w:pPr>
    </w:p>
    <w:p w14:paraId="47038721" w14:textId="56F2BAFC" w:rsidR="008F19BE" w:rsidRDefault="008F19BE" w:rsidP="00166800">
      <w:pPr>
        <w:ind w:left="240" w:right="240" w:firstLine="480"/>
      </w:pPr>
    </w:p>
    <w:p w14:paraId="38FC3981" w14:textId="67F6CBE8" w:rsidR="008F19BE" w:rsidRDefault="008F19BE" w:rsidP="00166800">
      <w:pPr>
        <w:ind w:left="240" w:right="240" w:firstLine="480"/>
      </w:pPr>
    </w:p>
    <w:p w14:paraId="01F96657" w14:textId="7B03E525" w:rsidR="008F19BE" w:rsidRDefault="008F19BE" w:rsidP="00166800">
      <w:pPr>
        <w:ind w:left="240" w:right="240" w:firstLine="480"/>
      </w:pPr>
    </w:p>
    <w:p w14:paraId="5F7AC0B0" w14:textId="6F5227AA" w:rsidR="008F19BE" w:rsidRDefault="008F19BE" w:rsidP="00166800">
      <w:pPr>
        <w:ind w:left="240" w:right="240" w:firstLine="480"/>
      </w:pPr>
    </w:p>
    <w:p w14:paraId="3DC88989" w14:textId="01E66416" w:rsidR="008F19BE" w:rsidRDefault="008F19BE" w:rsidP="00166800">
      <w:pPr>
        <w:ind w:left="240" w:right="240" w:firstLine="480"/>
      </w:pPr>
    </w:p>
    <w:p w14:paraId="7E9A5CAE" w14:textId="77777777" w:rsidR="008F19BE" w:rsidRPr="001D337F" w:rsidRDefault="008F19BE" w:rsidP="00166800">
      <w:pPr>
        <w:ind w:left="240" w:right="240" w:firstLine="480"/>
      </w:pPr>
    </w:p>
    <w:p w14:paraId="27636C17" w14:textId="682153CE" w:rsidR="004021F2" w:rsidRPr="004021F2" w:rsidRDefault="00A049DA" w:rsidP="00996B63">
      <w:pPr>
        <w:pStyle w:val="1"/>
        <w:ind w:left="240" w:right="240" w:firstLine="641"/>
        <w:rPr>
          <w:color w:val="FF0000"/>
        </w:rPr>
      </w:pPr>
      <w:bookmarkStart w:id="50" w:name="_Toc201521000"/>
      <w:r w:rsidRPr="000D7672">
        <w:rPr>
          <w:rFonts w:hint="eastAsia"/>
          <w:szCs w:val="32"/>
        </w:rPr>
        <w:lastRenderedPageBreak/>
        <w:t xml:space="preserve">第三章　</w:t>
      </w:r>
      <w:r w:rsidR="00621B52" w:rsidRPr="00621B52">
        <w:rPr>
          <w:rFonts w:hint="eastAsia"/>
          <w:szCs w:val="32"/>
        </w:rPr>
        <w:t>停車管理</w:t>
      </w:r>
      <w:r w:rsidR="006D0513">
        <w:rPr>
          <w:rFonts w:hint="eastAsia"/>
          <w:szCs w:val="32"/>
        </w:rPr>
        <w:t>分析</w:t>
      </w:r>
      <w:r w:rsidR="00621B52" w:rsidRPr="00621B52">
        <w:rPr>
          <w:rFonts w:hint="eastAsia"/>
          <w:szCs w:val="32"/>
        </w:rPr>
        <w:t xml:space="preserve"> </w:t>
      </w:r>
      <w:proofErr w:type="gramStart"/>
      <w:r w:rsidR="00621B52" w:rsidRPr="00621B52">
        <w:rPr>
          <w:rFonts w:hint="eastAsia"/>
          <w:szCs w:val="32"/>
        </w:rPr>
        <w:t>——</w:t>
      </w:r>
      <w:proofErr w:type="gramEnd"/>
      <w:r w:rsidR="00621B52" w:rsidRPr="00621B52">
        <w:rPr>
          <w:rFonts w:hint="eastAsia"/>
          <w:szCs w:val="32"/>
        </w:rPr>
        <w:t xml:space="preserve"> </w:t>
      </w:r>
      <w:r w:rsidR="00621B52" w:rsidRPr="00621B52">
        <w:rPr>
          <w:rFonts w:hint="eastAsia"/>
          <w:szCs w:val="32"/>
        </w:rPr>
        <w:t>以國立陽明交通大學為例</w:t>
      </w:r>
      <w:r w:rsidR="00D43C74">
        <w:rPr>
          <w:rFonts w:hint="eastAsia"/>
          <w:szCs w:val="32"/>
        </w:rPr>
        <w:t xml:space="preserve"> </w:t>
      </w:r>
      <w:bookmarkEnd w:id="50"/>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8"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73BCDE62" w14:textId="2FAC5B5A" w:rsidR="003A07C8" w:rsidRDefault="003A07C8" w:rsidP="003A07C8">
      <w:pPr>
        <w:ind w:leftChars="0" w:left="0" w:right="240" w:firstLineChars="0" w:firstLine="0"/>
        <w:jc w:val="center"/>
      </w:pPr>
    </w:p>
    <w:p w14:paraId="02394804" w14:textId="77777777" w:rsidR="003A07C8" w:rsidRDefault="003A07C8" w:rsidP="003A07C8">
      <w:pPr>
        <w:ind w:leftChars="0" w:left="0" w:right="240" w:firstLineChars="0" w:firstLine="0"/>
        <w:jc w:val="cente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3F7743EE"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8A6D51">
        <w:rPr>
          <w:rFonts w:hint="eastAsia"/>
        </w:rPr>
        <w:instrText xml:space="preserve"> ADDIN EN.CITE &lt;EndNote&gt;&lt;Cite&gt;&lt;Author&gt;</w:instrText>
      </w:r>
      <w:r w:rsidR="008A6D51">
        <w:rPr>
          <w:rFonts w:hint="eastAsia"/>
        </w:rPr>
        <w:instrText>國立陽明交通大學</w:instrText>
      </w:r>
      <w:r w:rsidR="008A6D51">
        <w:rPr>
          <w:rFonts w:hint="eastAsia"/>
        </w:rPr>
        <w:instrText>&lt;/Author&gt;&lt;Year&gt;2023&lt;/Year&gt;&lt;RecNum&gt;27&lt;/RecNum&gt;&lt;DisplayText&gt;[1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8A6D51">
        <w:rPr>
          <w:rFonts w:hint="eastAsia"/>
        </w:rPr>
        <w:instrText>國立陽明交通大學</w:instrText>
      </w:r>
      <w:r w:rsidR="008A6D51">
        <w:rPr>
          <w:rFonts w:hint="eastAsia"/>
        </w:rPr>
        <w:instrText>&lt;/style&gt;&lt;/author&gt;&lt;/authors&gt;&lt;/contributors&gt;&lt;titles&gt;&lt;title&gt;&lt;style face="normal" font="default" charset="136" size="100%"&gt;</w:instrText>
      </w:r>
      <w:r w:rsidR="008A6D51">
        <w:rPr>
          <w:rFonts w:hint="eastAsia"/>
        </w:rPr>
        <w:instrText>創新智慧校園：以數位轉型驅動大學治理</w:instrText>
      </w:r>
      <w:r w:rsidR="008A6D51">
        <w:rPr>
          <w:rFonts w:hint="eastAsia"/>
        </w:rPr>
        <w:instrText>&lt;/style&gt;&lt;/title&gt;&lt;/titles&gt;&lt;dates&gt;&lt;year&gt;2023&lt;/year&gt;&lt;/dates&gt;&lt;pub-location&gt;&lt;style face="normal" font="default" charset="136" size="100%"&gt;</w:instrText>
      </w:r>
      <w:r w:rsidR="008A6D51">
        <w:rPr>
          <w:rFonts w:hint="eastAsia"/>
        </w:rPr>
        <w:instrText>新竹市</w:instrText>
      </w:r>
      <w:r w:rsidR="008A6D51">
        <w:rPr>
          <w:rFonts w:hint="eastAsia"/>
        </w:rPr>
        <w:instrText>&lt;/style&gt;&lt;/pub-location&gt;&lt;publisher&gt;&lt;style face="normal" font="default" charset="136" size="100%"&gt;</w:instrText>
      </w:r>
      <w:r w:rsidR="008A6D51">
        <w:rPr>
          <w:rFonts w:hint="eastAsia"/>
        </w:rPr>
        <w:instrText>國立陽明交通大學</w:instrText>
      </w:r>
      <w:r w:rsidR="008A6D51">
        <w:rPr>
          <w:rFonts w:hint="eastAsia"/>
        </w:rPr>
        <w:instrText>&lt;/style&gt;&lt;style face="normal" font="default" size="100%"&gt; &lt;/style&gt;&lt;style face="normal" font="default" charset="136" size="100%"&gt;</w:instrText>
      </w:r>
      <w:r w:rsidR="008A6D51">
        <w:rPr>
          <w:rFonts w:hint="eastAsia"/>
        </w:rPr>
        <w:instrText>校務大數據研究中心</w:instrText>
      </w:r>
      <w:r w:rsidR="008A6D51">
        <w:rPr>
          <w:rFonts w:hint="eastAsia"/>
        </w:rPr>
        <w:instrText>&lt;/style&gt;&lt;/publisher&gt;&lt;isbn&gt;&lt;style face="normal" font="default" size="100%"&gt;CIRDA &lt;/style&gt;&lt;style face="normal" font="default" charset="136" size="100%"&gt;</w:instrText>
      </w:r>
      <w:r w:rsidR="008A6D51">
        <w:rPr>
          <w:rFonts w:hint="eastAsia"/>
        </w:rPr>
        <w:instrText>電子報</w:instrText>
      </w:r>
      <w:r w:rsidR="008A6D51">
        <w:rPr>
          <w:rFonts w:hint="eastAsia"/>
        </w:rPr>
        <w:instrText>&lt;/style&gt;&lt;style face="normal" font="default" size="100%"&gt; &lt;/style&gt;&lt;style face="normal" font="default" charset="136" size="100%"&gt;</w:instrText>
      </w:r>
      <w:r w:rsidR="008A6D51">
        <w:rPr>
          <w:rFonts w:hint="eastAsia"/>
        </w:rPr>
        <w:instrText>第</w:instrText>
      </w:r>
      <w:r w:rsidR="008A6D51">
        <w:rPr>
          <w:rFonts w:hint="eastAsia"/>
        </w:rPr>
        <w:instrText>&lt;/style&gt;&lt;style face="normal" font="default" size="100%"&gt;10&lt;/style&gt;&lt;style face="normal" font="default" charset="136" size="100%"&gt;</w:instrText>
      </w:r>
      <w:r w:rsidR="008A6D51">
        <w:rPr>
          <w:rFonts w:hint="eastAsia"/>
        </w:rPr>
        <w:instrText>期</w:instrText>
      </w:r>
      <w:r w:rsidR="008A6D51">
        <w:rPr>
          <w:rFonts w:hint="eastAsia"/>
        </w:rPr>
        <w:instrText>&lt;/style&gt;&lt;/isbn&gt;&lt;urls&gt;&lt;/urls&gt;&lt;access-date&gt;&lt;style face="normal" font="default" size="100%"&gt;2025&lt;/style&gt;&lt;style face="normal" font="default" charset="136" size="100%"&gt;</w:instrText>
      </w:r>
      <w:r w:rsidR="008A6D51">
        <w:rPr>
          <w:rFonts w:hint="eastAsia"/>
        </w:rPr>
        <w:instrText>年</w:instrText>
      </w:r>
      <w:r w:rsidR="008A6D51">
        <w:rPr>
          <w:rFonts w:hint="eastAsia"/>
        </w:rPr>
        <w:instrText>&lt;/style&gt;&lt;style face="normal" font="default" size="100%"&gt;6&lt;/style&gt;&lt;style face="normal" font="default" charset="136" size="100%"&gt;</w:instrText>
      </w:r>
      <w:r w:rsidR="008A6D51">
        <w:rPr>
          <w:rFonts w:hint="eastAsia"/>
        </w:rPr>
        <w:instrText>月</w:instrText>
      </w:r>
      <w:r w:rsidR="008A6D51">
        <w:rPr>
          <w:rFonts w:hint="eastAsia"/>
        </w:rPr>
        <w:instrText>&lt;/style&gt;&lt;style face="normal" font="default" size="100%"&gt;23&lt;/style&gt;&lt;style face="normal" font="default" charset="136" size="100%"&gt;</w:instrText>
      </w:r>
      <w:r w:rsidR="008A6D51">
        <w:rPr>
          <w:rFonts w:hint="eastAsia"/>
        </w:rPr>
        <w:instrText>日</w:instrText>
      </w:r>
      <w:r w:rsidR="008A6D51">
        <w:rPr>
          <w:rFonts w:hint="eastAsia"/>
        </w:rPr>
        <w:instrText>&lt;/style&gt;&lt;/access-date&gt;&lt;/rec</w:instrText>
      </w:r>
      <w:r w:rsidR="008A6D51">
        <w:instrText>ord&gt;&lt;/Cite&gt;&lt;/EndNote&gt;</w:instrText>
      </w:r>
      <w:r w:rsidR="008A6D51">
        <w:fldChar w:fldCharType="separate"/>
      </w:r>
      <w:r w:rsidR="008A6D51">
        <w:rPr>
          <w:noProof/>
        </w:rPr>
        <w:t>[1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w:t>
      </w:r>
      <w:r w:rsidR="0072356D" w:rsidRPr="0072356D">
        <w:rPr>
          <w:rFonts w:hint="eastAsia"/>
        </w:rPr>
        <w:lastRenderedPageBreak/>
        <w:t>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69013737" w14:textId="684F0896" w:rsidR="0010544D" w:rsidRPr="00AB0F64" w:rsidRDefault="00A9377E" w:rsidP="00025B4A">
      <w:pPr>
        <w:pStyle w:val="1"/>
        <w:ind w:left="240" w:right="240" w:firstLine="641"/>
        <w:rPr>
          <w:color w:val="FF0000"/>
          <w:sz w:val="28"/>
          <w:szCs w:val="28"/>
        </w:rPr>
      </w:pPr>
      <w:bookmarkStart w:id="51"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bookmarkEnd w:id="51"/>
    </w:p>
    <w:p w14:paraId="0C328CCB" w14:textId="459C4028" w:rsidR="00553E9B" w:rsidRDefault="00025B4A" w:rsidP="00553E9B">
      <w:pPr>
        <w:pStyle w:val="2"/>
        <w:ind w:right="240"/>
      </w:pPr>
      <w:r w:rsidRPr="00025B4A">
        <w:rPr>
          <w:rFonts w:hint="eastAsia"/>
        </w:rPr>
        <w:t>基本資料與資料清洗說明</w:t>
      </w:r>
    </w:p>
    <w:p w14:paraId="513FFAF8" w14:textId="1B1754D6" w:rsidR="00553E9B" w:rsidRDefault="00025B4A" w:rsidP="00553E9B">
      <w:pPr>
        <w:pStyle w:val="2"/>
        <w:ind w:right="240"/>
      </w:pPr>
      <w:r w:rsidRPr="00025B4A">
        <w:rPr>
          <w:rFonts w:hint="eastAsia"/>
        </w:rPr>
        <w:t>校園停車行為之</w:t>
      </w:r>
      <w:proofErr w:type="gramStart"/>
      <w:r w:rsidRPr="00025B4A">
        <w:rPr>
          <w:rFonts w:hint="eastAsia"/>
        </w:rPr>
        <w:t>時段與票種</w:t>
      </w:r>
      <w:proofErr w:type="gramEnd"/>
      <w:r w:rsidRPr="00025B4A">
        <w:rPr>
          <w:rFonts w:hint="eastAsia"/>
        </w:rPr>
        <w:t>分析</w:t>
      </w:r>
    </w:p>
    <w:p w14:paraId="205D987B" w14:textId="1A0A2158" w:rsidR="00553E9B" w:rsidRDefault="00025B4A" w:rsidP="00553E9B">
      <w:pPr>
        <w:pStyle w:val="2"/>
        <w:ind w:right="240"/>
      </w:pPr>
      <w:r w:rsidRPr="00025B4A">
        <w:rPr>
          <w:rFonts w:hint="eastAsia"/>
        </w:rPr>
        <w:t>特殊停車行為觀察與管理挑戰</w:t>
      </w:r>
    </w:p>
    <w:p w14:paraId="11ADF2CE" w14:textId="35827E9F" w:rsidR="00025B4A" w:rsidRPr="00025B4A" w:rsidRDefault="00025B4A" w:rsidP="00025B4A">
      <w:pPr>
        <w:pStyle w:val="2"/>
        <w:ind w:right="240"/>
        <w:rPr>
          <w:rFonts w:hint="eastAsia"/>
        </w:rPr>
      </w:pPr>
      <w:r w:rsidRPr="00025B4A">
        <w:rPr>
          <w:rFonts w:hint="eastAsia"/>
        </w:rPr>
        <w:t>政策介入前後之成效分析</w:t>
      </w:r>
      <w:r w:rsidRPr="00025B4A">
        <w:rPr>
          <w:rFonts w:hint="eastAsia"/>
        </w:rPr>
        <w:t xml:space="preserve"> </w:t>
      </w:r>
      <w:proofErr w:type="gramStart"/>
      <w:r w:rsidRPr="00025B4A">
        <w:rPr>
          <w:rFonts w:hint="eastAsia"/>
        </w:rPr>
        <w:t>——</w:t>
      </w:r>
      <w:proofErr w:type="gramEnd"/>
      <w:r w:rsidRPr="00025B4A">
        <w:rPr>
          <w:rFonts w:hint="eastAsia"/>
        </w:rPr>
        <w:t xml:space="preserve"> </w:t>
      </w:r>
      <w:r w:rsidRPr="00025B4A">
        <w:rPr>
          <w:rFonts w:hint="eastAsia"/>
        </w:rPr>
        <w:t>以</w:t>
      </w:r>
      <w:r w:rsidRPr="00025B4A">
        <w:rPr>
          <w:rFonts w:hint="eastAsia"/>
        </w:rPr>
        <w:t>2024</w:t>
      </w:r>
      <w:r w:rsidRPr="00025B4A">
        <w:rPr>
          <w:rFonts w:hint="eastAsia"/>
        </w:rPr>
        <w:t>年跨夜停車限制為例</w:t>
      </w: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9B5B0B1" w:rsidR="005936B2" w:rsidRDefault="005936B2" w:rsidP="005936B2">
      <w:pPr>
        <w:ind w:left="240" w:right="240" w:firstLine="480"/>
      </w:pPr>
    </w:p>
    <w:p w14:paraId="4A4874DB" w14:textId="58B7C774" w:rsidR="007B23CC" w:rsidRDefault="007B23CC" w:rsidP="005936B2">
      <w:pPr>
        <w:ind w:left="240" w:right="240" w:firstLine="480"/>
      </w:pPr>
    </w:p>
    <w:p w14:paraId="1D6B9B70" w14:textId="73FD7DDB" w:rsidR="007B23CC" w:rsidRDefault="007B23CC" w:rsidP="005936B2">
      <w:pPr>
        <w:ind w:left="240" w:right="240" w:firstLine="480"/>
      </w:pPr>
    </w:p>
    <w:p w14:paraId="5ED22A5A" w14:textId="2EA11D01" w:rsidR="007B23CC" w:rsidRDefault="007B23CC" w:rsidP="005936B2">
      <w:pPr>
        <w:ind w:left="240" w:right="240" w:firstLine="480"/>
      </w:pPr>
    </w:p>
    <w:p w14:paraId="75E27F16" w14:textId="77777777" w:rsidR="007B23CC" w:rsidRPr="005936B2" w:rsidRDefault="007B23CC" w:rsidP="005936B2">
      <w:pPr>
        <w:ind w:left="240" w:right="240" w:firstLine="480"/>
        <w:rPr>
          <w:rFonts w:hint="eastAsia"/>
        </w:rPr>
      </w:pPr>
      <w:bookmarkStart w:id="52" w:name="_GoBack"/>
      <w:bookmarkEnd w:id="52"/>
    </w:p>
    <w:p w14:paraId="6F814F6C" w14:textId="401B5D29" w:rsidR="00A9377E" w:rsidRPr="000D7672" w:rsidRDefault="00A9377E" w:rsidP="00A9377E">
      <w:pPr>
        <w:pStyle w:val="1"/>
        <w:ind w:left="240" w:right="240" w:firstLine="641"/>
        <w:rPr>
          <w:szCs w:val="32"/>
        </w:rPr>
      </w:pPr>
      <w:bookmarkStart w:id="53" w:name="_Toc201521020"/>
      <w:r w:rsidRPr="000D7672">
        <w:rPr>
          <w:rFonts w:hint="eastAsia"/>
          <w:szCs w:val="32"/>
        </w:rPr>
        <w:lastRenderedPageBreak/>
        <w:t>第五章　結論與未來展望</w:t>
      </w:r>
      <w:bookmarkEnd w:id="53"/>
    </w:p>
    <w:p w14:paraId="66D8BF08" w14:textId="6A6B325D" w:rsidR="009A07DE" w:rsidRDefault="009A07DE" w:rsidP="009A07DE">
      <w:pPr>
        <w:pStyle w:val="2"/>
        <w:ind w:right="240"/>
      </w:pPr>
      <w:bookmarkStart w:id="54" w:name="_Toc201521021"/>
      <w:r w:rsidRPr="001D337F">
        <w:rPr>
          <w:rFonts w:hint="eastAsia"/>
        </w:rPr>
        <w:t>結論</w:t>
      </w:r>
      <w:bookmarkEnd w:id="5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5" w:name="_Toc201521022"/>
      <w:r w:rsidRPr="001D337F">
        <w:rPr>
          <w:rFonts w:hint="eastAsia"/>
        </w:rPr>
        <w:lastRenderedPageBreak/>
        <w:t>未來展望</w:t>
      </w:r>
      <w:bookmarkEnd w:id="5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6" w:name="_Toc201521023"/>
      <w:r>
        <w:rPr>
          <w:rFonts w:hint="eastAsia"/>
          <w:b/>
          <w:sz w:val="32"/>
          <w:szCs w:val="32"/>
        </w:rPr>
        <w:lastRenderedPageBreak/>
        <w:t>附錄</w:t>
      </w:r>
      <w:bookmarkEnd w:id="5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7" w:name="_Toc201521024"/>
      <w:r w:rsidRPr="001D337F">
        <w:rPr>
          <w:rFonts w:hint="eastAsia"/>
          <w:b/>
          <w:sz w:val="32"/>
          <w:szCs w:val="32"/>
        </w:rPr>
        <w:lastRenderedPageBreak/>
        <w:t>參考文獻</w:t>
      </w:r>
      <w:bookmarkEnd w:id="57"/>
    </w:p>
    <w:p w14:paraId="30AFDA07" w14:textId="77777777" w:rsidR="008A6D51" w:rsidRPr="008A6D51" w:rsidRDefault="006F6002" w:rsidP="008A6D51">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8A6D51" w:rsidRPr="008A6D51">
        <w:t>[1]</w:t>
      </w:r>
      <w:r w:rsidR="008A6D51" w:rsidRPr="008A6D51">
        <w:tab/>
        <w:t xml:space="preserve">S. A. a. B. Alasadi, Wesam S., "Review of Data Preprocessing Techniques in Data Mining," </w:t>
      </w:r>
      <w:r w:rsidR="008A6D51" w:rsidRPr="008A6D51">
        <w:rPr>
          <w:i/>
        </w:rPr>
        <w:t xml:space="preserve">Journal of Engineering and Applied Sciences, </w:t>
      </w:r>
      <w:r w:rsidR="008A6D51" w:rsidRPr="008A6D51">
        <w:t>vol. 12, no. 16, pp. 4102–4107, 2017.</w:t>
      </w:r>
    </w:p>
    <w:p w14:paraId="2F8BD64A" w14:textId="77777777" w:rsidR="008A6D51" w:rsidRPr="008A6D51" w:rsidRDefault="008A6D51" w:rsidP="008A6D51">
      <w:pPr>
        <w:pStyle w:val="EndNoteBibliography"/>
        <w:ind w:left="240" w:right="240" w:firstLine="480"/>
      </w:pPr>
      <w:r w:rsidRPr="008A6D51">
        <w:t>[2]</w:t>
      </w:r>
      <w:r w:rsidRPr="008A6D51">
        <w:tab/>
        <w:t xml:space="preserve">S. García, S. Ramírez-Gallego, J. Luengo, J. M. Benítez, and F. Herrera, "Big data preprocessing: methods and prospects," </w:t>
      </w:r>
      <w:r w:rsidRPr="008A6D51">
        <w:rPr>
          <w:i/>
        </w:rPr>
        <w:t xml:space="preserve">Big Data Analytics, </w:t>
      </w:r>
      <w:r w:rsidRPr="008A6D51">
        <w:t>vol. 1, no. 1, 2016, doi: 10.1186/s41044-016-0014-0.</w:t>
      </w:r>
    </w:p>
    <w:p w14:paraId="70EA286B" w14:textId="2DF8795E" w:rsidR="008A6D51" w:rsidRPr="008A6D51" w:rsidRDefault="008A6D51" w:rsidP="008A6D51">
      <w:pPr>
        <w:pStyle w:val="EndNoteBibliography"/>
        <w:ind w:left="240" w:right="240" w:firstLine="480"/>
      </w:pPr>
      <w:r w:rsidRPr="008A6D51">
        <w:t>[3]</w:t>
      </w:r>
      <w:r w:rsidRPr="008A6D51">
        <w:tab/>
        <w:t xml:space="preserve">E. D. Rahm, Hong Hai, "Data Cleaning: Problems and Current Approaches," </w:t>
      </w:r>
      <w:r w:rsidRPr="008A6D51">
        <w:rPr>
          <w:i/>
        </w:rPr>
        <w:t xml:space="preserve">Bulletin of the IEEE Technical Committee on Data Engineering, </w:t>
      </w:r>
      <w:r w:rsidRPr="008A6D51">
        <w:t xml:space="preserve">vol. 23, no. 4, pp. 3-11, 2000. [Online]. Available: </w:t>
      </w:r>
      <w:hyperlink r:id="rId29" w:history="1">
        <w:r w:rsidRPr="008A6D51">
          <w:rPr>
            <w:rStyle w:val="a5"/>
          </w:rPr>
          <w:t>http://dbs.uni-leipzig.de</w:t>
        </w:r>
      </w:hyperlink>
      <w:r w:rsidRPr="008A6D51">
        <w:t>.</w:t>
      </w:r>
    </w:p>
    <w:p w14:paraId="228FE072" w14:textId="77777777" w:rsidR="008A6D51" w:rsidRPr="008A6D51" w:rsidRDefault="008A6D51" w:rsidP="008A6D51">
      <w:pPr>
        <w:pStyle w:val="EndNoteBibliography"/>
        <w:ind w:left="240" w:right="240" w:firstLine="480"/>
      </w:pPr>
      <w:r w:rsidRPr="008A6D51">
        <w:t>[4]</w:t>
      </w:r>
      <w:r w:rsidRPr="008A6D51">
        <w:tab/>
        <w:t xml:space="preserve">F. Ridzuan and W. M. N. W. Zainon, "A Review on Data Cleansing Methods for Big Data," </w:t>
      </w:r>
      <w:r w:rsidRPr="008A6D51">
        <w:rPr>
          <w:i/>
        </w:rPr>
        <w:t xml:space="preserve">Procedia Computer Science, </w:t>
      </w:r>
      <w:r w:rsidRPr="008A6D51">
        <w:t>vol. 161, pp. 731-738, 2019.</w:t>
      </w:r>
    </w:p>
    <w:p w14:paraId="54497F52" w14:textId="77777777" w:rsidR="008A6D51" w:rsidRPr="008A6D51" w:rsidRDefault="008A6D51" w:rsidP="008A6D51">
      <w:pPr>
        <w:pStyle w:val="EndNoteBibliography"/>
        <w:ind w:left="240" w:right="240" w:firstLine="480"/>
      </w:pPr>
      <w:r w:rsidRPr="008A6D51">
        <w:t>[5]</w:t>
      </w:r>
      <w:r w:rsidRPr="008A6D51">
        <w:tab/>
        <w:t xml:space="preserve">U. P.-S. Fayyad, Gregory; Smyth, Padhraic. (1996) From Data Mining to Knowledge Discovery in Databases. </w:t>
      </w:r>
      <w:r w:rsidRPr="008A6D51">
        <w:rPr>
          <w:i/>
        </w:rPr>
        <w:t>AI Magazine</w:t>
      </w:r>
      <w:r w:rsidRPr="008A6D51">
        <w:t xml:space="preserve">. 37–54. </w:t>
      </w:r>
    </w:p>
    <w:p w14:paraId="6057DB81" w14:textId="77777777" w:rsidR="008A6D51" w:rsidRPr="008A6D51" w:rsidRDefault="008A6D51" w:rsidP="008A6D51">
      <w:pPr>
        <w:pStyle w:val="EndNoteBibliography"/>
        <w:ind w:left="240" w:right="240" w:firstLine="480"/>
      </w:pPr>
      <w:r w:rsidRPr="008A6D51">
        <w:t>[6]</w:t>
      </w:r>
      <w:r w:rsidRPr="008A6D51">
        <w:tab/>
        <w:t>D. J. Hand, "Principles of Data Mining," 2007.</w:t>
      </w:r>
    </w:p>
    <w:p w14:paraId="7BBD086B" w14:textId="77777777" w:rsidR="008A6D51" w:rsidRPr="008A6D51" w:rsidRDefault="008A6D51" w:rsidP="008A6D51">
      <w:pPr>
        <w:pStyle w:val="EndNoteBibliography"/>
        <w:ind w:left="240" w:right="240" w:firstLine="480"/>
      </w:pPr>
      <w:r w:rsidRPr="008A6D51">
        <w:t>[7]</w:t>
      </w:r>
      <w:r w:rsidRPr="008A6D51">
        <w:tab/>
        <w:t xml:space="preserve">S. Joshi, S. Saxena, T. Godbole, and Shreya, "Developing Smart Cities: An Integrated Framework," </w:t>
      </w:r>
      <w:r w:rsidRPr="008A6D51">
        <w:rPr>
          <w:i/>
        </w:rPr>
        <w:t xml:space="preserve">Procedia Computer Science, </w:t>
      </w:r>
      <w:r w:rsidRPr="008A6D51">
        <w:t>vol. 93, pp. 902-909, 2016, doi: 10.1016/j.procs.2016.07.258.</w:t>
      </w:r>
    </w:p>
    <w:p w14:paraId="2919B896" w14:textId="77777777" w:rsidR="008A6D51" w:rsidRPr="008A6D51" w:rsidRDefault="008A6D51" w:rsidP="008A6D51">
      <w:pPr>
        <w:pStyle w:val="EndNoteBibliography"/>
        <w:ind w:left="240" w:right="240" w:firstLine="480"/>
      </w:pPr>
      <w:r w:rsidRPr="008A6D51">
        <w:t>[8]</w:t>
      </w:r>
      <w:r w:rsidRPr="008A6D51">
        <w:tab/>
        <w:t xml:space="preserve">A. Ditta, M. M. Ahmed, T. Mazhar, T. Shahzad, Y. Alahmed, and H. Hamam, "Number plate recognition smart parking management system using IoT," </w:t>
      </w:r>
      <w:r w:rsidRPr="008A6D51">
        <w:rPr>
          <w:i/>
        </w:rPr>
        <w:t xml:space="preserve">Measurement: Sensors, </w:t>
      </w:r>
      <w:r w:rsidRPr="008A6D51">
        <w:t>vol. 37, 2025, doi: 10.1016/j.measen.2024.101409.</w:t>
      </w:r>
    </w:p>
    <w:p w14:paraId="3F708A8D" w14:textId="77777777" w:rsidR="008A6D51" w:rsidRPr="008A6D51" w:rsidRDefault="008A6D51" w:rsidP="008A6D51">
      <w:pPr>
        <w:pStyle w:val="EndNoteBibliography"/>
        <w:ind w:left="240" w:right="240" w:firstLine="480"/>
      </w:pPr>
      <w:r w:rsidRPr="008A6D51">
        <w:t>[9]</w:t>
      </w:r>
      <w:r w:rsidRPr="008A6D51">
        <w:tab/>
        <w:t xml:space="preserve">K. W. Srivastava, Mehul; Naaz, SheenamKaustubh Srivastava, Mehul Wadhwa, Sheenam Naaz, "Automated Entry of Vehicles in Gated Areas Using </w:t>
      </w:r>
    </w:p>
    <w:p w14:paraId="2C29B318" w14:textId="77777777" w:rsidR="008A6D51" w:rsidRPr="008A6D51" w:rsidRDefault="008A6D51" w:rsidP="008A6D51">
      <w:pPr>
        <w:pStyle w:val="EndNoteBibliography"/>
        <w:ind w:left="240" w:right="240" w:firstLine="480"/>
      </w:pPr>
      <w:r w:rsidRPr="008A6D51">
        <w:t xml:space="preserve">License Plate Recognition " </w:t>
      </w:r>
      <w:r w:rsidRPr="008A6D51">
        <w:rPr>
          <w:i/>
        </w:rPr>
        <w:t xml:space="preserve">International Journal of Innovative Research in Technology, </w:t>
      </w:r>
      <w:r w:rsidRPr="008A6D51">
        <w:t>vol. 11, no. 6, November 2024 2024.</w:t>
      </w:r>
    </w:p>
    <w:p w14:paraId="61D86C8B" w14:textId="77777777" w:rsidR="008A6D51" w:rsidRPr="008A6D51" w:rsidRDefault="008A6D51" w:rsidP="008A6D51">
      <w:pPr>
        <w:pStyle w:val="EndNoteBibliography"/>
        <w:ind w:left="240" w:right="240" w:firstLine="480"/>
      </w:pPr>
      <w:r w:rsidRPr="008A6D51">
        <w:t>[10]</w:t>
      </w:r>
      <w:r w:rsidRPr="008A6D51">
        <w:tab/>
        <w:t>R.-M. Soe, "FINEST Twins," presented at the Proceedings of the 18th Annual International Conference on Digital Government Research, 2017.</w:t>
      </w:r>
    </w:p>
    <w:p w14:paraId="3A0C722E" w14:textId="77777777" w:rsidR="008A6D51" w:rsidRPr="008A6D51" w:rsidRDefault="008A6D51" w:rsidP="008A6D51">
      <w:pPr>
        <w:pStyle w:val="EndNoteBibliography"/>
        <w:ind w:left="240" w:right="240" w:firstLine="480"/>
      </w:pPr>
      <w:r w:rsidRPr="008A6D51">
        <w:rPr>
          <w:rFonts w:hint="eastAsia"/>
        </w:rPr>
        <w:t>[11]</w:t>
      </w:r>
      <w:r w:rsidRPr="008A6D51">
        <w:rPr>
          <w:rFonts w:hint="eastAsia"/>
        </w:rPr>
        <w:tab/>
      </w:r>
      <w:r w:rsidRPr="008A6D51">
        <w:rPr>
          <w:rFonts w:hint="eastAsia"/>
        </w:rPr>
        <w:t>國立陽明交通大學</w:t>
      </w:r>
      <w:r w:rsidRPr="008A6D51">
        <w:rPr>
          <w:rFonts w:hint="eastAsia"/>
        </w:rPr>
        <w:t>, "</w:t>
      </w:r>
      <w:r w:rsidRPr="008A6D51">
        <w:rPr>
          <w:rFonts w:hint="eastAsia"/>
        </w:rPr>
        <w:t>創新智慧校園：以數位轉型驅動大學治理</w:t>
      </w:r>
      <w:r w:rsidRPr="008A6D51">
        <w:rPr>
          <w:rFonts w:hint="eastAsia"/>
        </w:rPr>
        <w:t xml:space="preserve">," </w:t>
      </w:r>
      <w:r w:rsidRPr="008A6D51">
        <w:rPr>
          <w:rFonts w:hint="eastAsia"/>
        </w:rPr>
        <w:t>國立陽明交通大學</w:t>
      </w:r>
      <w:r w:rsidRPr="008A6D51">
        <w:rPr>
          <w:rFonts w:hint="eastAsia"/>
        </w:rPr>
        <w:t xml:space="preserve"> </w:t>
      </w:r>
      <w:r w:rsidRPr="008A6D51">
        <w:rPr>
          <w:rFonts w:hint="eastAsia"/>
        </w:rPr>
        <w:t>校務大數據研究中心</w:t>
      </w:r>
      <w:r w:rsidRPr="008A6D51">
        <w:rPr>
          <w:rFonts w:hint="eastAsia"/>
        </w:rPr>
        <w:t xml:space="preserve">, </w:t>
      </w:r>
      <w:r w:rsidRPr="008A6D51">
        <w:rPr>
          <w:rFonts w:hint="eastAsia"/>
        </w:rPr>
        <w:t>新竹市</w:t>
      </w:r>
      <w:r w:rsidRPr="008A6D51">
        <w:rPr>
          <w:rFonts w:hint="eastAsia"/>
        </w:rPr>
        <w:t xml:space="preserve">, CIRDA </w:t>
      </w:r>
      <w:r w:rsidRPr="008A6D51">
        <w:rPr>
          <w:rFonts w:hint="eastAsia"/>
        </w:rPr>
        <w:t>電子報</w:t>
      </w:r>
      <w:r w:rsidRPr="008A6D51">
        <w:rPr>
          <w:rFonts w:hint="eastAsia"/>
        </w:rPr>
        <w:t xml:space="preserve"> </w:t>
      </w:r>
      <w:r w:rsidRPr="008A6D51">
        <w:rPr>
          <w:rFonts w:hint="eastAsia"/>
        </w:rPr>
        <w:t>第</w:t>
      </w:r>
      <w:r w:rsidRPr="008A6D51">
        <w:rPr>
          <w:rFonts w:hint="eastAsia"/>
        </w:rPr>
        <w:t>10</w:t>
      </w:r>
      <w:r w:rsidRPr="008A6D51">
        <w:rPr>
          <w:rFonts w:hint="eastAsia"/>
        </w:rPr>
        <w:t>期</w:t>
      </w:r>
      <w:r w:rsidRPr="008A6D51">
        <w:rPr>
          <w:rFonts w:hint="eastAsia"/>
        </w:rPr>
        <w:t>, 2023. Accessed: 2025</w:t>
      </w:r>
      <w:r w:rsidRPr="008A6D51">
        <w:rPr>
          <w:rFonts w:hint="eastAsia"/>
        </w:rPr>
        <w:t>年</w:t>
      </w:r>
      <w:r w:rsidRPr="008A6D51">
        <w:rPr>
          <w:rFonts w:hint="eastAsia"/>
        </w:rPr>
        <w:t>6</w:t>
      </w:r>
      <w:r w:rsidRPr="008A6D51">
        <w:rPr>
          <w:rFonts w:hint="eastAsia"/>
        </w:rPr>
        <w:t>月</w:t>
      </w:r>
      <w:r w:rsidRPr="008A6D51">
        <w:rPr>
          <w:rFonts w:hint="eastAsia"/>
        </w:rPr>
        <w:t>23</w:t>
      </w:r>
      <w:r w:rsidRPr="008A6D51">
        <w:rPr>
          <w:rFonts w:hint="eastAsia"/>
        </w:rPr>
        <w:t>日</w:t>
      </w:r>
      <w:r w:rsidRPr="008A6D51">
        <w:rPr>
          <w:rFonts w:hint="eastAsia"/>
        </w:rPr>
        <w:t xml:space="preserve">. </w:t>
      </w:r>
    </w:p>
    <w:p w14:paraId="62EE6224" w14:textId="29C65DE2"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E7BF2" w14:textId="77777777" w:rsidR="00FE5671" w:rsidRDefault="00FE5671" w:rsidP="00447340">
      <w:pPr>
        <w:spacing w:line="240" w:lineRule="auto"/>
        <w:ind w:left="240" w:right="240" w:firstLine="480"/>
      </w:pPr>
      <w:r>
        <w:separator/>
      </w:r>
    </w:p>
  </w:endnote>
  <w:endnote w:type="continuationSeparator" w:id="0">
    <w:p w14:paraId="676444A6" w14:textId="77777777" w:rsidR="00FE5671" w:rsidRDefault="00FE5671"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753FB8" w:rsidRDefault="00753FB8">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EndPr/>
    <w:sdtContent>
      <w:p w14:paraId="78D84323" w14:textId="2A4E97E7" w:rsidR="00753FB8" w:rsidRDefault="00753FB8">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53FB8" w:rsidRDefault="00753FB8">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753FB8" w:rsidRDefault="00753FB8">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50BD0" w14:textId="77777777" w:rsidR="00FE5671" w:rsidRDefault="00FE5671" w:rsidP="00447340">
      <w:pPr>
        <w:spacing w:line="240" w:lineRule="auto"/>
        <w:ind w:left="240" w:right="240" w:firstLine="480"/>
      </w:pPr>
      <w:r>
        <w:separator/>
      </w:r>
    </w:p>
  </w:footnote>
  <w:footnote w:type="continuationSeparator" w:id="0">
    <w:p w14:paraId="7A006E82" w14:textId="77777777" w:rsidR="00FE5671" w:rsidRDefault="00FE5671"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753FB8" w:rsidRDefault="00FE5671">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753FB8" w:rsidRDefault="00FE5671">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753FB8" w:rsidRDefault="00FE5671"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53FB8">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753FB8" w:rsidRDefault="00FE5671">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753FB8" w:rsidRDefault="00FE5671">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753FB8" w:rsidRDefault="00FE5671"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53FB8">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6D9A4C88"/>
    <w:lvl w:ilvl="0" w:tplc="8438DD5A">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5&lt;/item&gt;&lt;item&gt;16&lt;/item&gt;&lt;item&gt;17&lt;/item&gt;&lt;item&gt;18&lt;/item&gt;&lt;item&gt;19&lt;/item&gt;&lt;item&gt;23&lt;/item&gt;&lt;item&gt;24&lt;/item&gt;&lt;item&gt;25&lt;/item&gt;&lt;item&gt;26&lt;/item&gt;&lt;item&gt;27&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6284"/>
    <w:rsid w:val="00016F36"/>
    <w:rsid w:val="00017439"/>
    <w:rsid w:val="00017A05"/>
    <w:rsid w:val="00021511"/>
    <w:rsid w:val="00021889"/>
    <w:rsid w:val="000225BB"/>
    <w:rsid w:val="0002356B"/>
    <w:rsid w:val="000243CB"/>
    <w:rsid w:val="00024AA5"/>
    <w:rsid w:val="00024EF2"/>
    <w:rsid w:val="0002509E"/>
    <w:rsid w:val="000250FF"/>
    <w:rsid w:val="00025348"/>
    <w:rsid w:val="0002559D"/>
    <w:rsid w:val="00025B4A"/>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9DC"/>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337F"/>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4AD"/>
    <w:rsid w:val="002C0D32"/>
    <w:rsid w:val="002C184C"/>
    <w:rsid w:val="002C1E84"/>
    <w:rsid w:val="002C211F"/>
    <w:rsid w:val="002C2576"/>
    <w:rsid w:val="002C3324"/>
    <w:rsid w:val="002C53D4"/>
    <w:rsid w:val="002C591D"/>
    <w:rsid w:val="002C5CB3"/>
    <w:rsid w:val="002C5D33"/>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F4C"/>
    <w:rsid w:val="00310879"/>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30F"/>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984"/>
    <w:rsid w:val="00353C2C"/>
    <w:rsid w:val="0035413D"/>
    <w:rsid w:val="00355399"/>
    <w:rsid w:val="003555CE"/>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714CD"/>
    <w:rsid w:val="004729DB"/>
    <w:rsid w:val="0047372B"/>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A75"/>
    <w:rsid w:val="00484AAA"/>
    <w:rsid w:val="00485596"/>
    <w:rsid w:val="0048613A"/>
    <w:rsid w:val="00487280"/>
    <w:rsid w:val="004915F6"/>
    <w:rsid w:val="00491C67"/>
    <w:rsid w:val="00491E5C"/>
    <w:rsid w:val="00492873"/>
    <w:rsid w:val="00492DD2"/>
    <w:rsid w:val="0049413E"/>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3E9B"/>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863"/>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513"/>
    <w:rsid w:val="006D084A"/>
    <w:rsid w:val="006D0AAA"/>
    <w:rsid w:val="006D0F4C"/>
    <w:rsid w:val="006D13C5"/>
    <w:rsid w:val="006D1488"/>
    <w:rsid w:val="006D17FF"/>
    <w:rsid w:val="006D1D09"/>
    <w:rsid w:val="006D25D9"/>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85B"/>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34"/>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3CC"/>
    <w:rsid w:val="007B2408"/>
    <w:rsid w:val="007B2B94"/>
    <w:rsid w:val="007B3B7A"/>
    <w:rsid w:val="007B40B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118"/>
    <w:rsid w:val="00AA4ABF"/>
    <w:rsid w:val="00AA5100"/>
    <w:rsid w:val="00AA5105"/>
    <w:rsid w:val="00AA54C3"/>
    <w:rsid w:val="00AA5FC8"/>
    <w:rsid w:val="00AA60D3"/>
    <w:rsid w:val="00AA6376"/>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1E"/>
    <w:rsid w:val="00BB4C25"/>
    <w:rsid w:val="00BB689C"/>
    <w:rsid w:val="00BB6D9F"/>
    <w:rsid w:val="00BB7094"/>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CFE"/>
    <w:rsid w:val="00C97DA5"/>
    <w:rsid w:val="00CA1198"/>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E53"/>
    <w:rsid w:val="00CE1038"/>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886"/>
    <w:rsid w:val="00D13611"/>
    <w:rsid w:val="00D13B36"/>
    <w:rsid w:val="00D13BDE"/>
    <w:rsid w:val="00D145BF"/>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3B0E"/>
    <w:rsid w:val="00D83BF3"/>
    <w:rsid w:val="00D84978"/>
    <w:rsid w:val="00D85359"/>
    <w:rsid w:val="00D85444"/>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DD7"/>
    <w:rsid w:val="00D93EFD"/>
    <w:rsid w:val="00D940C3"/>
    <w:rsid w:val="00D9417B"/>
    <w:rsid w:val="00D94305"/>
    <w:rsid w:val="00D94432"/>
    <w:rsid w:val="00D9449F"/>
    <w:rsid w:val="00D94874"/>
    <w:rsid w:val="00D961BD"/>
    <w:rsid w:val="00DA0050"/>
    <w:rsid w:val="00DA00F7"/>
    <w:rsid w:val="00DA021D"/>
    <w:rsid w:val="00DA027C"/>
    <w:rsid w:val="00DA0618"/>
    <w:rsid w:val="00DA1350"/>
    <w:rsid w:val="00DA13DC"/>
    <w:rsid w:val="00DA182B"/>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2C21"/>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48FE"/>
    <w:rsid w:val="00E66001"/>
    <w:rsid w:val="00E661E5"/>
    <w:rsid w:val="00E678B0"/>
    <w:rsid w:val="00E706FF"/>
    <w:rsid w:val="00E70901"/>
    <w:rsid w:val="00E71D3F"/>
    <w:rsid w:val="00E71EFF"/>
    <w:rsid w:val="00E73315"/>
    <w:rsid w:val="00E73354"/>
    <w:rsid w:val="00E73457"/>
    <w:rsid w:val="00E7394B"/>
    <w:rsid w:val="00E73A20"/>
    <w:rsid w:val="00E73A57"/>
    <w:rsid w:val="00E73DDF"/>
    <w:rsid w:val="00E7417E"/>
    <w:rsid w:val="00E7456B"/>
    <w:rsid w:val="00E761BA"/>
    <w:rsid w:val="00E77A7C"/>
    <w:rsid w:val="00E80017"/>
    <w:rsid w:val="00E810FF"/>
    <w:rsid w:val="00E812EE"/>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3359"/>
    <w:rsid w:val="00E93F8E"/>
    <w:rsid w:val="00E942E5"/>
    <w:rsid w:val="00E96EA1"/>
    <w:rsid w:val="00E97966"/>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7294"/>
    <w:rsid w:val="00FE08C1"/>
    <w:rsid w:val="00FE0C4F"/>
    <w:rsid w:val="00FE0E8C"/>
    <w:rsid w:val="00FE17FF"/>
    <w:rsid w:val="00FE241C"/>
    <w:rsid w:val="00FE288C"/>
    <w:rsid w:val="00FE2B61"/>
    <w:rsid w:val="00FE2E94"/>
    <w:rsid w:val="00FE3198"/>
    <w:rsid w:val="00FE40CD"/>
    <w:rsid w:val="00FE4A88"/>
    <w:rsid w:val="00FE5671"/>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hyperlink" Target="http://dbs.uni-leipzig.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87ADC-D2D6-4BC0-8CE9-BEDF76448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33</Pages>
  <Words>3987</Words>
  <Characters>22731</Characters>
  <Application>Microsoft Office Word</Application>
  <DocSecurity>0</DocSecurity>
  <Lines>189</Lines>
  <Paragraphs>53</Paragraphs>
  <ScaleCrop>false</ScaleCrop>
  <Company/>
  <LinksUpToDate>false</LinksUpToDate>
  <CharactersWithSpaces>26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102</cp:revision>
  <cp:lastPrinted>2023-07-22T00:27:00Z</cp:lastPrinted>
  <dcterms:created xsi:type="dcterms:W3CDTF">2025-06-23T02:29:00Z</dcterms:created>
  <dcterms:modified xsi:type="dcterms:W3CDTF">2025-06-23T09:02:00Z</dcterms:modified>
</cp:coreProperties>
</file>